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74648" w:rsidRDefault="00D336B1">
      <w:r>
        <w:t>Tables</w:t>
      </w:r>
    </w:p>
    <w:p w:rsidR="00D336B1" w:rsidRDefault="00D336B1"/>
    <w:tbl>
      <w:tblPr>
        <w:tblStyle w:val="GridTable4-Accent3"/>
        <w:tblpPr w:leftFromText="180" w:rightFromText="180" w:horzAnchor="margin" w:tblpY="720"/>
        <w:tblW w:w="14485" w:type="dxa"/>
        <w:tblLook w:val="04A0" w:firstRow="1" w:lastRow="0" w:firstColumn="1" w:lastColumn="0" w:noHBand="0" w:noVBand="1"/>
      </w:tblPr>
      <w:tblGrid>
        <w:gridCol w:w="4045"/>
        <w:gridCol w:w="5255"/>
        <w:gridCol w:w="5185"/>
      </w:tblGrid>
      <w:tr w:rsidR="00D336B1" w:rsidTr="006D06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45" w:type="dxa"/>
          </w:tcPr>
          <w:p w:rsidR="00D336B1" w:rsidRPr="00B538B6" w:rsidRDefault="00D336B1" w:rsidP="006D0635">
            <w:pPr>
              <w:spacing w:line="360" w:lineRule="auto"/>
              <w:jc w:val="center"/>
              <w:rPr>
                <w:color w:val="000000" w:themeColor="text1"/>
                <w:sz w:val="22"/>
                <w:szCs w:val="22"/>
              </w:rPr>
            </w:pPr>
            <w:r w:rsidRPr="00B538B6">
              <w:rPr>
                <w:color w:val="000000" w:themeColor="text1"/>
                <w:sz w:val="22"/>
                <w:szCs w:val="22"/>
              </w:rPr>
              <w:t>Material</w:t>
            </w:r>
          </w:p>
        </w:tc>
        <w:tc>
          <w:tcPr>
            <w:tcW w:w="5255" w:type="dxa"/>
          </w:tcPr>
          <w:p w:rsidR="00D336B1" w:rsidRPr="00B538B6" w:rsidRDefault="00D336B1" w:rsidP="006D063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</w:rPr>
            </w:pPr>
            <w:r w:rsidRPr="00B538B6">
              <w:rPr>
                <w:color w:val="000000" w:themeColor="text1"/>
                <w:sz w:val="22"/>
                <w:szCs w:val="22"/>
              </w:rPr>
              <w:t>3D-printing Technology</w:t>
            </w:r>
          </w:p>
        </w:tc>
        <w:tc>
          <w:tcPr>
            <w:tcW w:w="5185" w:type="dxa"/>
          </w:tcPr>
          <w:p w:rsidR="00D336B1" w:rsidRPr="00B538B6" w:rsidRDefault="00D336B1" w:rsidP="006D063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2"/>
                <w:szCs w:val="22"/>
              </w:rPr>
            </w:pPr>
            <w:r w:rsidRPr="00B538B6">
              <w:rPr>
                <w:color w:val="000000" w:themeColor="text1"/>
                <w:sz w:val="22"/>
                <w:szCs w:val="22"/>
              </w:rPr>
              <w:t>Dental Applications</w:t>
            </w:r>
          </w:p>
        </w:tc>
      </w:tr>
      <w:tr w:rsidR="00D336B1" w:rsidTr="006D06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45" w:type="dxa"/>
          </w:tcPr>
          <w:p w:rsidR="00D336B1" w:rsidRPr="007A4B02" w:rsidRDefault="00D336B1" w:rsidP="006D0635">
            <w:pPr>
              <w:spacing w:line="360" w:lineRule="auto"/>
              <w:jc w:val="center"/>
              <w:rPr>
                <w:b w:val="0"/>
                <w:bCs w:val="0"/>
                <w:sz w:val="20"/>
                <w:szCs w:val="20"/>
                <w:u w:val="single"/>
              </w:rPr>
            </w:pPr>
            <w:r w:rsidRPr="007A4B02">
              <w:rPr>
                <w:sz w:val="20"/>
                <w:szCs w:val="20"/>
                <w:u w:val="single"/>
              </w:rPr>
              <w:t>Polymer-based:</w:t>
            </w:r>
          </w:p>
          <w:p w:rsidR="00D336B1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</w:p>
          <w:p w:rsidR="00D336B1" w:rsidRPr="007A4B02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 xml:space="preserve">- </w:t>
            </w:r>
            <w:r w:rsidRPr="007A4B02">
              <w:rPr>
                <w:b w:val="0"/>
                <w:bCs w:val="0"/>
                <w:sz w:val="20"/>
                <w:szCs w:val="20"/>
              </w:rPr>
              <w:t>Castable Resins</w:t>
            </w:r>
          </w:p>
          <w:p w:rsidR="00D336B1" w:rsidRPr="007A4B02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Hard Polymer</w:t>
            </w:r>
          </w:p>
          <w:p w:rsidR="00D336B1" w:rsidRPr="007A4B02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Clear Hard Polymers</w:t>
            </w:r>
          </w:p>
          <w:p w:rsidR="00D336B1" w:rsidRPr="007A4B02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Resin Composite Tooth Shade</w:t>
            </w:r>
          </w:p>
          <w:p w:rsidR="00D336B1" w:rsidRPr="007A4B02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Resin Composite Gingiva Elastic Shade</w:t>
            </w:r>
          </w:p>
          <w:p w:rsidR="00D336B1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Waxes</w:t>
            </w:r>
          </w:p>
          <w:p w:rsidR="00D336B1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792D98">
              <w:rPr>
                <w:b w:val="0"/>
                <w:bCs w:val="0"/>
                <w:sz w:val="20"/>
                <w:szCs w:val="20"/>
              </w:rPr>
              <w:t xml:space="preserve">- Polyethylene </w:t>
            </w:r>
          </w:p>
          <w:p w:rsidR="00D336B1" w:rsidRPr="00836B45" w:rsidRDefault="00D336B1" w:rsidP="006D0635">
            <w:pPr>
              <w:spacing w:line="360" w:lineRule="auto"/>
              <w:jc w:val="both"/>
              <w:rPr>
                <w:b w:val="0"/>
                <w:bCs w:val="0"/>
                <w:sz w:val="20"/>
                <w:szCs w:val="20"/>
              </w:rPr>
            </w:pPr>
            <w:r w:rsidRPr="00836B45">
              <w:rPr>
                <w:b w:val="0"/>
                <w:bCs w:val="0"/>
                <w:sz w:val="20"/>
                <w:szCs w:val="20"/>
              </w:rPr>
              <w:t>- Polylactic Acid</w:t>
            </w:r>
          </w:p>
          <w:p w:rsidR="00D336B1" w:rsidRPr="00836B45" w:rsidRDefault="00D336B1" w:rsidP="006D0635">
            <w:pPr>
              <w:spacing w:line="360" w:lineRule="auto"/>
              <w:jc w:val="both"/>
              <w:rPr>
                <w:b w:val="0"/>
                <w:bCs w:val="0"/>
                <w:sz w:val="20"/>
                <w:szCs w:val="20"/>
              </w:rPr>
            </w:pPr>
            <w:r w:rsidRPr="00836B45">
              <w:rPr>
                <w:b w:val="0"/>
                <w:bCs w:val="0"/>
                <w:sz w:val="20"/>
                <w:szCs w:val="20"/>
              </w:rPr>
              <w:t>- Polycarbonate</w:t>
            </w:r>
          </w:p>
          <w:p w:rsidR="00D336B1" w:rsidRPr="00836B45" w:rsidRDefault="00D336B1" w:rsidP="006D0635">
            <w:pPr>
              <w:spacing w:line="360" w:lineRule="auto"/>
              <w:jc w:val="both"/>
              <w:rPr>
                <w:b w:val="0"/>
                <w:bCs w:val="0"/>
                <w:sz w:val="20"/>
                <w:szCs w:val="20"/>
              </w:rPr>
            </w:pPr>
            <w:r w:rsidRPr="00836B45">
              <w:rPr>
                <w:b w:val="0"/>
                <w:bCs w:val="0"/>
                <w:sz w:val="20"/>
                <w:szCs w:val="20"/>
              </w:rPr>
              <w:t>- Polysulfide</w:t>
            </w:r>
          </w:p>
          <w:p w:rsidR="00D336B1" w:rsidRPr="00792D98" w:rsidRDefault="00D336B1" w:rsidP="006D0635">
            <w:pPr>
              <w:spacing w:line="360" w:lineRule="auto"/>
              <w:jc w:val="both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- Polycaprolactone</w:t>
            </w:r>
          </w:p>
          <w:p w:rsidR="00D336B1" w:rsidRPr="007A4B02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ABS</w:t>
            </w:r>
          </w:p>
          <w:p w:rsidR="00D336B1" w:rsidRPr="007A4B02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PEEK*</w:t>
            </w:r>
          </w:p>
          <w:p w:rsidR="00D336B1" w:rsidRPr="007A4B02" w:rsidRDefault="00D336B1" w:rsidP="006D0635">
            <w:pPr>
              <w:spacing w:line="360" w:lineRule="auto"/>
              <w:jc w:val="both"/>
              <w:rPr>
                <w:b w:val="0"/>
                <w:bCs w:val="0"/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PEKK*</w:t>
            </w:r>
          </w:p>
        </w:tc>
        <w:tc>
          <w:tcPr>
            <w:tcW w:w="5255" w:type="dxa"/>
          </w:tcPr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Vat-polymerization SLA</w:t>
            </w: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Vat-polymerization DLP</w:t>
            </w: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Vat-polymerization CLIP</w:t>
            </w: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Vat-polymerization LCD</w:t>
            </w: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Material Jetting</w:t>
            </w: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Powder-based Fusion SLS</w:t>
            </w: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terial Extrusion FDM</w:t>
            </w: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185" w:type="dxa"/>
          </w:tcPr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Pr="007A4B02" w:rsidRDefault="00D336B1" w:rsidP="006D063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 xml:space="preserve">Casts, casted metal frameworks, pressed lithium disilicate wax restorations, surgical diagnosis, surgical guides, occlusal devices, deprogrammers, silicone indices, custom trays, interim restorations, denture teeth, </w:t>
            </w:r>
            <w:r>
              <w:rPr>
                <w:sz w:val="20"/>
                <w:szCs w:val="20"/>
              </w:rPr>
              <w:t>m</w:t>
            </w:r>
            <w:r w:rsidRPr="007A4B02">
              <w:rPr>
                <w:sz w:val="20"/>
                <w:szCs w:val="20"/>
              </w:rPr>
              <w:t xml:space="preserve">ock-up restorations, denture bases, </w:t>
            </w:r>
            <w:r>
              <w:rPr>
                <w:sz w:val="20"/>
                <w:szCs w:val="20"/>
              </w:rPr>
              <w:t xml:space="preserve">bone analogs, </w:t>
            </w:r>
            <w:r w:rsidRPr="007A4B02">
              <w:rPr>
                <w:sz w:val="20"/>
                <w:szCs w:val="20"/>
              </w:rPr>
              <w:t>orthodontic aligners</w:t>
            </w:r>
            <w:r>
              <w:rPr>
                <w:sz w:val="20"/>
                <w:szCs w:val="20"/>
              </w:rPr>
              <w:t>.</w:t>
            </w:r>
          </w:p>
        </w:tc>
      </w:tr>
      <w:tr w:rsidR="00D336B1" w:rsidTr="006D06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45" w:type="dxa"/>
          </w:tcPr>
          <w:p w:rsidR="00D336B1" w:rsidRPr="007A4B02" w:rsidRDefault="00D336B1" w:rsidP="006D0635">
            <w:pPr>
              <w:spacing w:line="360" w:lineRule="auto"/>
              <w:jc w:val="center"/>
              <w:rPr>
                <w:b w:val="0"/>
                <w:bCs w:val="0"/>
                <w:sz w:val="20"/>
                <w:szCs w:val="20"/>
                <w:u w:val="single"/>
              </w:rPr>
            </w:pPr>
            <w:r w:rsidRPr="007A4B02">
              <w:rPr>
                <w:sz w:val="20"/>
                <w:szCs w:val="20"/>
                <w:u w:val="single"/>
              </w:rPr>
              <w:t>Metal-based</w:t>
            </w:r>
          </w:p>
          <w:p w:rsidR="00D336B1" w:rsidRPr="007A4B02" w:rsidRDefault="00D336B1" w:rsidP="006D0635">
            <w:pPr>
              <w:spacing w:line="360" w:lineRule="auto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Co-Cr Alloys</w:t>
            </w:r>
          </w:p>
          <w:p w:rsidR="00D336B1" w:rsidRPr="007A4B02" w:rsidRDefault="00D336B1" w:rsidP="006D0635">
            <w:pPr>
              <w:spacing w:line="360" w:lineRule="auto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Titanium</w:t>
            </w:r>
          </w:p>
          <w:p w:rsidR="00D336B1" w:rsidRPr="007A4B02" w:rsidRDefault="00D336B1" w:rsidP="006D0635">
            <w:pPr>
              <w:spacing w:line="360" w:lineRule="auto"/>
              <w:rPr>
                <w:b w:val="0"/>
                <w:bCs w:val="0"/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>- Gold</w:t>
            </w:r>
          </w:p>
          <w:p w:rsidR="00D336B1" w:rsidRPr="007A4B02" w:rsidRDefault="00D336B1" w:rsidP="006D0635">
            <w:pPr>
              <w:spacing w:line="360" w:lineRule="auto"/>
              <w:jc w:val="both"/>
              <w:rPr>
                <w:sz w:val="20"/>
                <w:szCs w:val="20"/>
              </w:rPr>
            </w:pPr>
          </w:p>
        </w:tc>
        <w:tc>
          <w:tcPr>
            <w:tcW w:w="5255" w:type="dxa"/>
          </w:tcPr>
          <w:p w:rsidR="00D336B1" w:rsidRPr="007A4B02" w:rsidRDefault="00D336B1" w:rsidP="006D063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Pr="007A4B02" w:rsidRDefault="00D336B1" w:rsidP="006D063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Powder-based Fusion SLS</w:t>
            </w:r>
          </w:p>
          <w:p w:rsidR="00D336B1" w:rsidRPr="007A4B02" w:rsidRDefault="00D336B1" w:rsidP="006D063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Powder-based Fusion SLM</w:t>
            </w:r>
          </w:p>
          <w:p w:rsidR="00D336B1" w:rsidRPr="007A4B02" w:rsidRDefault="00D336B1" w:rsidP="006D063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Powder-based Fusion EBM</w:t>
            </w:r>
          </w:p>
        </w:tc>
        <w:tc>
          <w:tcPr>
            <w:tcW w:w="5185" w:type="dxa"/>
          </w:tcPr>
          <w:p w:rsidR="00D336B1" w:rsidRPr="007A4B02" w:rsidRDefault="00D336B1" w:rsidP="006D063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Pr="007A4B02" w:rsidRDefault="00D336B1" w:rsidP="006D063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 xml:space="preserve">Surgical guides, splinting frameworks for complete arch impression techniques, frameworks for removable partial dentures, frameworks for tooth- and </w:t>
            </w:r>
            <w:r>
              <w:rPr>
                <w:sz w:val="20"/>
                <w:szCs w:val="20"/>
              </w:rPr>
              <w:t>implant-supported</w:t>
            </w:r>
            <w:r w:rsidRPr="007A4B02">
              <w:rPr>
                <w:sz w:val="20"/>
                <w:szCs w:val="20"/>
              </w:rPr>
              <w:t xml:space="preserve"> </w:t>
            </w:r>
            <w:r w:rsidRPr="007A4B02">
              <w:rPr>
                <w:sz w:val="20"/>
                <w:szCs w:val="20"/>
              </w:rPr>
              <w:lastRenderedPageBreak/>
              <w:t xml:space="preserve">prostheses, crowns, dental implants, </w:t>
            </w:r>
            <w:r>
              <w:rPr>
                <w:sz w:val="20"/>
                <w:szCs w:val="20"/>
              </w:rPr>
              <w:t xml:space="preserve">and </w:t>
            </w:r>
            <w:r w:rsidRPr="007A4B02">
              <w:rPr>
                <w:sz w:val="20"/>
                <w:szCs w:val="20"/>
              </w:rPr>
              <w:t>maxillofacial prosthetic parts.</w:t>
            </w:r>
          </w:p>
        </w:tc>
      </w:tr>
      <w:tr w:rsidR="00D336B1" w:rsidTr="006D06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45" w:type="dxa"/>
          </w:tcPr>
          <w:p w:rsidR="00D336B1" w:rsidRPr="007A4B02" w:rsidRDefault="00D336B1" w:rsidP="006D0635">
            <w:pPr>
              <w:spacing w:line="360" w:lineRule="auto"/>
              <w:jc w:val="center"/>
              <w:rPr>
                <w:b w:val="0"/>
                <w:bCs w:val="0"/>
                <w:sz w:val="20"/>
                <w:szCs w:val="20"/>
                <w:u w:val="single"/>
              </w:rPr>
            </w:pPr>
            <w:r w:rsidRPr="007A4B02">
              <w:rPr>
                <w:sz w:val="20"/>
                <w:szCs w:val="20"/>
                <w:u w:val="single"/>
              </w:rPr>
              <w:lastRenderedPageBreak/>
              <w:t>Ceramic-based</w:t>
            </w:r>
          </w:p>
          <w:p w:rsidR="00D336B1" w:rsidRDefault="00D336B1" w:rsidP="006D0635">
            <w:pPr>
              <w:spacing w:line="360" w:lineRule="auto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rPr>
                <w:sz w:val="20"/>
                <w:szCs w:val="20"/>
              </w:rPr>
            </w:pPr>
            <w:r w:rsidRPr="007A4B02">
              <w:rPr>
                <w:b w:val="0"/>
                <w:bCs w:val="0"/>
                <w:sz w:val="20"/>
                <w:szCs w:val="20"/>
              </w:rPr>
              <w:t xml:space="preserve">- </w:t>
            </w:r>
            <w:r>
              <w:rPr>
                <w:b w:val="0"/>
                <w:bCs w:val="0"/>
                <w:sz w:val="20"/>
                <w:szCs w:val="20"/>
              </w:rPr>
              <w:t>Zirconia*</w:t>
            </w:r>
          </w:p>
          <w:p w:rsidR="00D336B1" w:rsidRDefault="00D336B1" w:rsidP="006D0635">
            <w:pPr>
              <w:spacing w:line="360" w:lineRule="auto"/>
              <w:rPr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- Lithium Disilicate*</w:t>
            </w:r>
          </w:p>
          <w:p w:rsidR="00D336B1" w:rsidRPr="007A4B02" w:rsidRDefault="00D336B1" w:rsidP="006D0635">
            <w:pPr>
              <w:spacing w:line="360" w:lineRule="auto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- Hybrid Ceramics*</w:t>
            </w:r>
          </w:p>
        </w:tc>
        <w:tc>
          <w:tcPr>
            <w:tcW w:w="5255" w:type="dxa"/>
          </w:tcPr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Vat-polymerization SLA</w:t>
            </w: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Vat-polymerization DLP</w:t>
            </w: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Material Jetting</w:t>
            </w: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terial Extrusion FDM</w:t>
            </w: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A4B02">
              <w:rPr>
                <w:sz w:val="20"/>
                <w:szCs w:val="20"/>
              </w:rPr>
              <w:t>Powder-based Fusion SLS</w:t>
            </w:r>
          </w:p>
        </w:tc>
        <w:tc>
          <w:tcPr>
            <w:tcW w:w="5185" w:type="dxa"/>
          </w:tcPr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  <w:p w:rsidR="00D336B1" w:rsidRPr="007A4B02" w:rsidRDefault="00D336B1" w:rsidP="006D063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oth-supported Restorations</w:t>
            </w:r>
          </w:p>
        </w:tc>
      </w:tr>
    </w:tbl>
    <w:p w:rsidR="00D336B1" w:rsidRDefault="00D336B1"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E9EF59D" wp14:editId="03414C86">
                <wp:simplePos x="0" y="0"/>
                <wp:positionH relativeFrom="column">
                  <wp:posOffset>-66502</wp:posOffset>
                </wp:positionH>
                <wp:positionV relativeFrom="paragraph">
                  <wp:posOffset>2679989</wp:posOffset>
                </wp:positionV>
                <wp:extent cx="8786495" cy="871220"/>
                <wp:effectExtent l="0" t="0" r="0" b="0"/>
                <wp:wrapSquare wrapText="bothSides"/>
                <wp:docPr id="495729494" name="Text Box 49572949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8786495" cy="8712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336B1" w:rsidRPr="003502B8" w:rsidRDefault="00D336B1" w:rsidP="00D336B1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w:r w:rsidRPr="003502B8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Table 1:</w:t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t xml:space="preserve"> Summary of the main applications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t>and materials of 3D-printing in dentistry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fldChar w:fldCharType="begin">
                                <w:fldData xml:space="preserve">PEVuZE5vdGU+PENpdGU+PEF1dGhvcj5TdGFuc2J1cnk8L0F1dGhvcj48WWVhcj4yMDE2PC9ZZWFy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</w:fldData>
                              </w:fldChar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instrText xml:space="preserve"> ADDIN EN.CITE </w:instrText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fldChar w:fldCharType="begin">
                                <w:fldData xml:space="preserve">PEVuZE5vdGU+PENpdGU+PEF1dGhvcj5TdGFuc2J1cnk8L0F1dGhvcj48WWVhcj4yMDE2PC9ZZWFy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</w:fldData>
                              </w:fldChar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instrText xml:space="preserve"> ADDIN EN.CITE.DATA </w:instrText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3502B8">
                              <w:rPr>
                                <w:noProof/>
                                <w:sz w:val="20"/>
                                <w:szCs w:val="20"/>
                              </w:rPr>
                              <w:t>[1-10]</w:t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3502B8">
                              <w:rPr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p w:rsidR="00D336B1" w:rsidRPr="003502B8" w:rsidRDefault="00D336B1" w:rsidP="00D336B1">
                            <w:pPr>
                              <w:rPr>
                                <w:i/>
                                <w:iCs/>
                                <w:sz w:val="20"/>
                                <w:szCs w:val="20"/>
                              </w:rPr>
                            </w:pPr>
                            <w:r w:rsidRPr="00F37707">
                              <w:rPr>
                                <w:i/>
                                <w:iCs/>
                                <w:sz w:val="20"/>
                                <w:szCs w:val="20"/>
                              </w:rPr>
                              <w:t>SLA= Stereolithography; DLP= Direct Light Processing; CLIP= Continuous Liquid Interface; LCD= Liquid Crystal Display; SLS= Selective Laser Sintering; FDM= Fused Deposition Molding; EBM= Electron Beam Melting; ABS</w:t>
                            </w:r>
                            <w:r w:rsidRPr="00F37707">
                              <w:rPr>
                                <w:sz w:val="20"/>
                                <w:szCs w:val="20"/>
                              </w:rPr>
                              <w:t xml:space="preserve">= Poly(acrylonitrile/butadiene/styrene); </w:t>
                            </w:r>
                            <w:r w:rsidRPr="00F37707">
                              <w:rPr>
                                <w:i/>
                                <w:iCs/>
                                <w:sz w:val="20"/>
                                <w:szCs w:val="20"/>
                              </w:rPr>
                              <w:t>PEEK</w:t>
                            </w:r>
                            <w:r w:rsidRPr="00F37707">
                              <w:rPr>
                                <w:sz w:val="20"/>
                                <w:szCs w:val="20"/>
                              </w:rPr>
                              <w:t xml:space="preserve">= Polyether Ether Ketone; </w:t>
                            </w:r>
                            <w:r w:rsidRPr="00F37707">
                              <w:rPr>
                                <w:i/>
                                <w:iCs/>
                                <w:sz w:val="20"/>
                                <w:szCs w:val="20"/>
                              </w:rPr>
                              <w:t>PEKK=</w:t>
                            </w:r>
                            <w:r w:rsidRPr="00F37707">
                              <w:rPr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A3171F">
                              <w:rPr>
                                <w:rFonts w:ascii="Arial" w:eastAsia="Times New Roman" w:hAnsi="Arial" w:cs="Arial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>Polyetherketoneketone</w:t>
                            </w:r>
                            <w:proofErr w:type="spellEnd"/>
                            <w:r w:rsidRPr="00F37707">
                              <w:rPr>
                                <w:rFonts w:ascii="Arial" w:eastAsia="Times New Roman" w:hAnsi="Arial" w:cs="Arial"/>
                                <w:color w:val="222222"/>
                                <w:sz w:val="20"/>
                                <w:szCs w:val="20"/>
                                <w:shd w:val="clear" w:color="auto" w:fill="FFFFFF"/>
                              </w:rPr>
                              <w:t xml:space="preserve">; </w:t>
                            </w:r>
                            <w:r w:rsidRPr="00F37707">
                              <w:rPr>
                                <w:i/>
                                <w:iCs/>
                                <w:sz w:val="20"/>
                                <w:szCs w:val="20"/>
                              </w:rPr>
                              <w:t>Co/Cr</w:t>
                            </w:r>
                            <w:r w:rsidRPr="00F37707">
                              <w:rPr>
                                <w:sz w:val="20"/>
                                <w:szCs w:val="20"/>
                              </w:rPr>
                              <w:t>= Chrome Cobalt, *= Experimental Phase</w:t>
                            </w:r>
                          </w:p>
                          <w:p w:rsidR="00D336B1" w:rsidRDefault="00D336B1" w:rsidP="00D336B1">
                            <w:pPr>
                              <w:rPr>
                                <w:sz w:val="22"/>
                                <w:szCs w:val="22"/>
                              </w:rPr>
                            </w:pPr>
                          </w:p>
                          <w:p w:rsidR="00D336B1" w:rsidRPr="003A04A0" w:rsidRDefault="00D336B1" w:rsidP="00D336B1">
                            <w:pPr>
                              <w:rPr>
                                <w:sz w:val="22"/>
                                <w:szCs w:val="22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E9EF59D" id="_x0000_t202" coordsize="21600,21600" o:spt="202" path="m,l,21600r21600,l21600,xe">
                <v:stroke joinstyle="miter"/>
                <v:path gradientshapeok="t" o:connecttype="rect"/>
              </v:shapetype>
              <v:shape id="Text Box 495729494" o:spid="_x0000_s1026" type="#_x0000_t202" style="position:absolute;margin-left:-5.25pt;margin-top:211pt;width:691.85pt;height:68.6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" filled="f" stroked="f">
                <v:textbox>
                  <w:txbxContent>
                    <w:p w:rsidR="00D336B1" w:rsidRPr="003502B8" w:rsidRDefault="00D336B1" w:rsidP="00D336B1">
                      <w:pPr>
                        <w:rPr>
                          <w:sz w:val="20"/>
                          <w:szCs w:val="20"/>
                        </w:rPr>
                      </w:pPr>
                      <w:r w:rsidRPr="003502B8">
                        <w:rPr>
                          <w:b/>
                          <w:bCs/>
                          <w:sz w:val="20"/>
                          <w:szCs w:val="20"/>
                        </w:rPr>
                        <w:t>Table 1:</w:t>
                      </w:r>
                      <w:r w:rsidRPr="003502B8">
                        <w:rPr>
                          <w:sz w:val="20"/>
                          <w:szCs w:val="20"/>
                        </w:rPr>
                        <w:t xml:space="preserve"> Summary of the main applications</w:t>
                      </w:r>
                      <w:r>
                        <w:rPr>
                          <w:sz w:val="20"/>
                          <w:szCs w:val="20"/>
                        </w:rPr>
                        <w:t xml:space="preserve"> </w:t>
                      </w:r>
                      <w:r w:rsidRPr="003502B8">
                        <w:rPr>
                          <w:sz w:val="20"/>
                          <w:szCs w:val="20"/>
                        </w:rPr>
                        <w:t>and materials of 3D-printing in dentistry</w:t>
                      </w:r>
                      <w:r>
                        <w:rPr>
                          <w:sz w:val="20"/>
                          <w:szCs w:val="20"/>
                        </w:rPr>
                        <w:t xml:space="preserve"> </w:t>
                      </w:r>
                      <w:r w:rsidRPr="003502B8">
                        <w:rPr>
                          <w:sz w:val="20"/>
                          <w:szCs w:val="20"/>
                        </w:rPr>
                        <w:fldChar w:fldCharType="begin">
                          <w:fldData xml:space="preserve">PEVuZE5vdGU+PENpdGU+PEF1dGhvcj5TdGFuc2J1cnk8L0F1dGhvcj48WWVhcj4yMDE2PC9ZZWFy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</w:fldData>
                        </w:fldChar>
                      </w:r>
                      <w:r w:rsidRPr="003502B8">
                        <w:rPr>
                          <w:sz w:val="20"/>
                          <w:szCs w:val="20"/>
                        </w:rPr>
                        <w:instrText xml:space="preserve"> ADDIN EN.CITE </w:instrText>
                      </w:r>
                      <w:r w:rsidRPr="003502B8">
                        <w:rPr>
                          <w:sz w:val="20"/>
                          <w:szCs w:val="20"/>
                        </w:rPr>
                        <w:fldChar w:fldCharType="begin">
                          <w:fldData xml:space="preserve">PEVuZE5vdGU+PENpdGU+PEF1dGhvcj5TdGFuc2J1cnk8L0F1dGhvcj48WWVhcj4yMDE2PC9ZZWFy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</w:fldData>
                        </w:fldChar>
                      </w:r>
                      <w:r w:rsidRPr="003502B8">
                        <w:rPr>
                          <w:sz w:val="20"/>
                          <w:szCs w:val="20"/>
                        </w:rPr>
                        <w:instrText xml:space="preserve"> ADDIN EN.CITE.DATA </w:instrText>
                      </w:r>
                      <w:r w:rsidRPr="003502B8">
                        <w:rPr>
                          <w:sz w:val="20"/>
                          <w:szCs w:val="20"/>
                        </w:rPr>
                      </w:r>
                      <w:r w:rsidRPr="003502B8">
                        <w:rPr>
                          <w:sz w:val="20"/>
                          <w:szCs w:val="20"/>
                        </w:rPr>
                        <w:fldChar w:fldCharType="end"/>
                      </w:r>
                      <w:r w:rsidRPr="003502B8">
                        <w:rPr>
                          <w:sz w:val="20"/>
                          <w:szCs w:val="20"/>
                        </w:rPr>
                      </w:r>
                      <w:r w:rsidRPr="003502B8">
                        <w:rPr>
                          <w:sz w:val="20"/>
                          <w:szCs w:val="20"/>
                        </w:rPr>
                        <w:fldChar w:fldCharType="separate"/>
                      </w:r>
                      <w:r w:rsidRPr="003502B8">
                        <w:rPr>
                          <w:noProof/>
                          <w:sz w:val="20"/>
                          <w:szCs w:val="20"/>
                        </w:rPr>
                        <w:t>[1-10]</w:t>
                      </w:r>
                      <w:r w:rsidRPr="003502B8">
                        <w:rPr>
                          <w:sz w:val="20"/>
                          <w:szCs w:val="20"/>
                        </w:rPr>
                        <w:fldChar w:fldCharType="end"/>
                      </w:r>
                      <w:r w:rsidRPr="003502B8">
                        <w:rPr>
                          <w:sz w:val="20"/>
                          <w:szCs w:val="20"/>
                        </w:rPr>
                        <w:t>.</w:t>
                      </w:r>
                    </w:p>
                    <w:p w:rsidR="00D336B1" w:rsidRPr="003502B8" w:rsidRDefault="00D336B1" w:rsidP="00D336B1">
                      <w:pPr>
                        <w:rPr>
                          <w:i/>
                          <w:iCs/>
                          <w:sz w:val="20"/>
                          <w:szCs w:val="20"/>
                        </w:rPr>
                      </w:pPr>
                      <w:r w:rsidRPr="00F37707">
                        <w:rPr>
                          <w:i/>
                          <w:iCs/>
                          <w:sz w:val="20"/>
                          <w:szCs w:val="20"/>
                        </w:rPr>
                        <w:t>SLA= Stereolithography; DLP= Direct Light Processing; CLIP= Continuous Liquid Interface; LCD= Liquid Crystal Display; SLS= Selective Laser Sintering; FDM= Fused Deposition Molding; EBM= Electron Beam Melting; ABS</w:t>
                      </w:r>
                      <w:r w:rsidRPr="00F37707">
                        <w:rPr>
                          <w:sz w:val="20"/>
                          <w:szCs w:val="20"/>
                        </w:rPr>
                        <w:t xml:space="preserve">= Poly(acrylonitrile/butadiene/styrene); </w:t>
                      </w:r>
                      <w:r w:rsidRPr="00F37707">
                        <w:rPr>
                          <w:i/>
                          <w:iCs/>
                          <w:sz w:val="20"/>
                          <w:szCs w:val="20"/>
                        </w:rPr>
                        <w:t>PEEK</w:t>
                      </w:r>
                      <w:r w:rsidRPr="00F37707">
                        <w:rPr>
                          <w:sz w:val="20"/>
                          <w:szCs w:val="20"/>
                        </w:rPr>
                        <w:t xml:space="preserve">= Polyether Ether Ketone; </w:t>
                      </w:r>
                      <w:r w:rsidRPr="00F37707">
                        <w:rPr>
                          <w:i/>
                          <w:iCs/>
                          <w:sz w:val="20"/>
                          <w:szCs w:val="20"/>
                        </w:rPr>
                        <w:t>PEKK=</w:t>
                      </w:r>
                      <w:r w:rsidRPr="00F37707">
                        <w:rPr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Pr="00A3171F">
                        <w:rPr>
                          <w:rFonts w:ascii="Arial" w:eastAsia="Times New Roman" w:hAnsi="Arial" w:cs="Arial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>Polyetherketoneketone</w:t>
                      </w:r>
                      <w:proofErr w:type="spellEnd"/>
                      <w:r w:rsidRPr="00F37707">
                        <w:rPr>
                          <w:rFonts w:ascii="Arial" w:eastAsia="Times New Roman" w:hAnsi="Arial" w:cs="Arial"/>
                          <w:color w:val="222222"/>
                          <w:sz w:val="20"/>
                          <w:szCs w:val="20"/>
                          <w:shd w:val="clear" w:color="auto" w:fill="FFFFFF"/>
                        </w:rPr>
                        <w:t xml:space="preserve">; </w:t>
                      </w:r>
                      <w:r w:rsidRPr="00F37707">
                        <w:rPr>
                          <w:i/>
                          <w:iCs/>
                          <w:sz w:val="20"/>
                          <w:szCs w:val="20"/>
                        </w:rPr>
                        <w:t>Co/Cr</w:t>
                      </w:r>
                      <w:r w:rsidRPr="00F37707">
                        <w:rPr>
                          <w:sz w:val="20"/>
                          <w:szCs w:val="20"/>
                        </w:rPr>
                        <w:t>= Chrome Cobalt, *= Experimental Phase</w:t>
                      </w:r>
                    </w:p>
                    <w:p w:rsidR="00D336B1" w:rsidRDefault="00D336B1" w:rsidP="00D336B1">
                      <w:pPr>
                        <w:rPr>
                          <w:sz w:val="22"/>
                          <w:szCs w:val="22"/>
                        </w:rPr>
                      </w:pPr>
                    </w:p>
                    <w:p w:rsidR="00D336B1" w:rsidRPr="003A04A0" w:rsidRDefault="00D336B1" w:rsidP="00D336B1">
                      <w:pPr>
                        <w:rPr>
                          <w:sz w:val="22"/>
                          <w:szCs w:val="22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D336B1" w:rsidRDefault="00D336B1"/>
    <w:p w:rsidR="00D336B1" w:rsidRDefault="00D336B1"/>
    <w:p w:rsidR="00D336B1" w:rsidRDefault="00D336B1"/>
    <w:p w:rsidR="00D336B1" w:rsidRDefault="00D336B1"/>
    <w:p w:rsidR="00D336B1" w:rsidRDefault="00D336B1"/>
    <w:p w:rsidR="00D336B1" w:rsidRDefault="00D336B1"/>
    <w:p w:rsidR="00D336B1" w:rsidRDefault="00D336B1"/>
    <w:p w:rsidR="00D336B1" w:rsidRDefault="00D336B1"/>
    <w:p w:rsidR="00D336B1" w:rsidRDefault="00D336B1">
      <w:pPr>
        <w:sectPr w:rsidR="00D336B1" w:rsidSect="00D336B1">
          <w:footerReference w:type="even" r:id="rId6"/>
          <w:footerReference w:type="default" r:id="rId7"/>
          <w:pgSz w:w="16840" w:h="11900" w:orient="landscape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553"/>
        <w:gridCol w:w="1168"/>
        <w:gridCol w:w="2615"/>
        <w:gridCol w:w="2674"/>
      </w:tblGrid>
      <w:tr w:rsidR="004806A2" w:rsidRPr="008B5B4F" w:rsidTr="006D0635">
        <w:trPr>
          <w:trHeight w:val="518"/>
        </w:trPr>
        <w:tc>
          <w:tcPr>
            <w:tcW w:w="5000" w:type="pct"/>
            <w:gridSpan w:val="4"/>
            <w:shd w:val="clear" w:color="auto" w:fill="767171" w:themeFill="background2" w:themeFillShade="80"/>
            <w:vAlign w:val="center"/>
          </w:tcPr>
          <w:p w:rsidR="004806A2" w:rsidRPr="008B5B4F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lastRenderedPageBreak/>
              <w:t>Trueness</w:t>
            </w:r>
          </w:p>
        </w:tc>
      </w:tr>
      <w:tr w:rsidR="004806A2" w:rsidRPr="008B5B4F" w:rsidTr="006D0635">
        <w:trPr>
          <w:trHeight w:val="518"/>
        </w:trPr>
        <w:tc>
          <w:tcPr>
            <w:tcW w:w="1417" w:type="pct"/>
            <w:shd w:val="clear" w:color="auto" w:fill="AEAAAA" w:themeFill="background2" w:themeFillShade="BF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Volumetric Changes</w:t>
            </w:r>
          </w:p>
        </w:tc>
        <w:tc>
          <w:tcPr>
            <w:tcW w:w="648" w:type="pct"/>
            <w:shd w:val="clear" w:color="auto" w:fill="AEAAAA" w:themeFill="background2" w:themeFillShade="BF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P-Value</w:t>
            </w:r>
          </w:p>
        </w:tc>
        <w:tc>
          <w:tcPr>
            <w:tcW w:w="1451" w:type="pct"/>
            <w:shd w:val="clear" w:color="auto" w:fill="AEAAAA" w:themeFill="background2" w:themeFillShade="BF"/>
            <w:vAlign w:val="center"/>
          </w:tcPr>
          <w:p w:rsidR="004806A2" w:rsidRPr="008B5B4F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proofErr w:type="spellStart"/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Formlabs</w:t>
            </w:r>
            <w:proofErr w:type="spellEnd"/>
          </w:p>
          <w:p w:rsidR="004806A2" w:rsidRPr="008B5B4F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Cs/>
                <w:color w:val="FFFFFF" w:themeColor="background1"/>
                <w:sz w:val="18"/>
                <w:szCs w:val="18"/>
              </w:rPr>
              <w:t>(Castable)</w:t>
            </w:r>
          </w:p>
        </w:tc>
        <w:tc>
          <w:tcPr>
            <w:tcW w:w="1484" w:type="pct"/>
            <w:shd w:val="clear" w:color="auto" w:fill="AEAAAA" w:themeFill="background2" w:themeFillShade="BF"/>
            <w:vAlign w:val="center"/>
          </w:tcPr>
          <w:p w:rsidR="004806A2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Shera</w:t>
            </w:r>
            <w:r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 xml:space="preserve"> </w:t>
            </w:r>
          </w:p>
          <w:p w:rsidR="004806A2" w:rsidRPr="008B5B4F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(Provisional)</w:t>
            </w:r>
          </w:p>
        </w:tc>
      </w:tr>
      <w:tr w:rsidR="004806A2" w:rsidRPr="008B5B4F" w:rsidTr="006D0635">
        <w:trPr>
          <w:trHeight w:val="303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sz w:val="18"/>
                <w:szCs w:val="18"/>
              </w:rPr>
              <w:t>Veneers</w:t>
            </w:r>
          </w:p>
        </w:tc>
        <w:tc>
          <w:tcPr>
            <w:tcW w:w="648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>0.854</w:t>
            </w:r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88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26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85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41 µm</w:t>
            </w:r>
          </w:p>
        </w:tc>
      </w:tr>
      <w:tr w:rsidR="004806A2" w:rsidRPr="008B5B4F" w:rsidTr="006D0635">
        <w:trPr>
          <w:trHeight w:val="549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sz w:val="18"/>
                <w:szCs w:val="18"/>
              </w:rPr>
              <w:t>Incisors Labial</w:t>
            </w:r>
          </w:p>
        </w:tc>
        <w:tc>
          <w:tcPr>
            <w:tcW w:w="648" w:type="pct"/>
            <w:vMerge w:val="restar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>0.00</w:t>
            </w:r>
            <w:r w:rsidR="00AE195F">
              <w:rPr>
                <w:rFonts w:asciiTheme="minorBidi" w:hAnsiTheme="minorBidi"/>
                <w:sz w:val="18"/>
                <w:szCs w:val="18"/>
              </w:rPr>
              <w:t>1</w:t>
            </w:r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-97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84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-77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98 µm</w:t>
            </w:r>
          </w:p>
        </w:tc>
      </w:tr>
      <w:tr w:rsidR="004806A2" w:rsidRPr="008B5B4F" w:rsidTr="006D0635">
        <w:trPr>
          <w:trHeight w:val="322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18"/>
                <w:szCs w:val="18"/>
              </w:rPr>
            </w:pPr>
            <w:r w:rsidRPr="00AE195F">
              <w:rPr>
                <w:rFonts w:asciiTheme="minorBidi" w:hAnsiTheme="minorBidi"/>
                <w:b/>
                <w:bCs/>
                <w:sz w:val="18"/>
                <w:szCs w:val="18"/>
              </w:rPr>
              <w:t>Incisors Palatal</w:t>
            </w:r>
          </w:p>
        </w:tc>
        <w:tc>
          <w:tcPr>
            <w:tcW w:w="648" w:type="pct"/>
            <w:vMerge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22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83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64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91 µm</w:t>
            </w:r>
          </w:p>
        </w:tc>
      </w:tr>
      <w:tr w:rsidR="004806A2" w:rsidRPr="008B5B4F" w:rsidTr="006D0635">
        <w:trPr>
          <w:trHeight w:val="370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sz w:val="18"/>
                <w:szCs w:val="18"/>
              </w:rPr>
              <w:t>Molars</w:t>
            </w:r>
          </w:p>
        </w:tc>
        <w:tc>
          <w:tcPr>
            <w:tcW w:w="648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>0.002</w:t>
            </w:r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53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19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77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42 µm</w:t>
            </w:r>
          </w:p>
        </w:tc>
      </w:tr>
      <w:tr w:rsidR="004806A2" w:rsidRPr="008B5B4F" w:rsidTr="006D0635">
        <w:trPr>
          <w:trHeight w:val="456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sz w:val="18"/>
                <w:szCs w:val="18"/>
              </w:rPr>
              <w:t>FPDs</w:t>
            </w:r>
          </w:p>
        </w:tc>
        <w:tc>
          <w:tcPr>
            <w:tcW w:w="648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>0.004</w:t>
            </w:r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181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91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18"/>
                <w:szCs w:val="18"/>
              </w:rPr>
            </w:pPr>
            <w:r w:rsidRPr="008B5B4F">
              <w:rPr>
                <w:rFonts w:asciiTheme="minorBidi" w:hAnsiTheme="minorBidi"/>
                <w:sz w:val="18"/>
                <w:szCs w:val="18"/>
              </w:rPr>
              <w:t xml:space="preserve">214 </w:t>
            </w:r>
            <w:r w:rsidRPr="008B5B4F">
              <w:rPr>
                <w:rFonts w:asciiTheme="minorBidi" w:hAnsiTheme="minorBidi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sz w:val="18"/>
                <w:szCs w:val="18"/>
              </w:rPr>
              <w:t xml:space="preserve"> 89 µm</w:t>
            </w:r>
          </w:p>
        </w:tc>
      </w:tr>
      <w:tr w:rsidR="004806A2" w:rsidRPr="008B5B4F" w:rsidTr="006D0635">
        <w:trPr>
          <w:trHeight w:val="456"/>
        </w:trPr>
        <w:tc>
          <w:tcPr>
            <w:tcW w:w="1417" w:type="pct"/>
            <w:shd w:val="clear" w:color="auto" w:fill="AEAAAA" w:themeFill="background2" w:themeFillShade="BF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Copings</w:t>
            </w:r>
          </w:p>
        </w:tc>
        <w:tc>
          <w:tcPr>
            <w:tcW w:w="648" w:type="pct"/>
            <w:shd w:val="clear" w:color="auto" w:fill="AEAAAA" w:themeFill="background2" w:themeFillShade="BF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p-Value</w:t>
            </w:r>
          </w:p>
        </w:tc>
        <w:tc>
          <w:tcPr>
            <w:tcW w:w="1451" w:type="pct"/>
            <w:shd w:val="clear" w:color="auto" w:fill="AEAAAA" w:themeFill="background2" w:themeFillShade="BF"/>
            <w:vAlign w:val="center"/>
          </w:tcPr>
          <w:p w:rsidR="004806A2" w:rsidRPr="008B5B4F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proofErr w:type="spellStart"/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Formlabs</w:t>
            </w:r>
            <w:proofErr w:type="spellEnd"/>
          </w:p>
          <w:p w:rsidR="004806A2" w:rsidRPr="008B5B4F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(castable)</w:t>
            </w:r>
          </w:p>
        </w:tc>
        <w:tc>
          <w:tcPr>
            <w:tcW w:w="1484" w:type="pct"/>
            <w:shd w:val="clear" w:color="auto" w:fill="AEAAAA" w:themeFill="background2" w:themeFillShade="BF"/>
            <w:vAlign w:val="center"/>
          </w:tcPr>
          <w:p w:rsidR="004806A2" w:rsidRPr="008B5B4F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Shera</w:t>
            </w:r>
          </w:p>
          <w:p w:rsidR="004806A2" w:rsidRPr="008B5B4F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FFFFFF" w:themeColor="background1"/>
                <w:sz w:val="18"/>
                <w:szCs w:val="18"/>
              </w:rPr>
              <w:t>(provisional)</w:t>
            </w:r>
          </w:p>
        </w:tc>
      </w:tr>
      <w:tr w:rsidR="004806A2" w:rsidRPr="008B5B4F" w:rsidTr="006D0635">
        <w:trPr>
          <w:trHeight w:val="456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  <w:t>Veneers</w:t>
            </w:r>
          </w:p>
        </w:tc>
        <w:tc>
          <w:tcPr>
            <w:tcW w:w="648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>0.909</w:t>
            </w:r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18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>7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17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 2 µm</w:t>
            </w:r>
          </w:p>
        </w:tc>
      </w:tr>
      <w:tr w:rsidR="004806A2" w:rsidRPr="008B5B4F" w:rsidTr="006D0635">
        <w:trPr>
          <w:trHeight w:val="456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  <w:t>Incisors</w:t>
            </w:r>
          </w:p>
        </w:tc>
        <w:tc>
          <w:tcPr>
            <w:tcW w:w="648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>0.012</w:t>
            </w:r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31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 4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52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 20 µm</w:t>
            </w:r>
          </w:p>
        </w:tc>
      </w:tr>
      <w:tr w:rsidR="004806A2" w:rsidRPr="008B5B4F" w:rsidTr="006D0635">
        <w:trPr>
          <w:trHeight w:val="456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  <w:t>Molars</w:t>
            </w:r>
          </w:p>
        </w:tc>
        <w:tc>
          <w:tcPr>
            <w:tcW w:w="648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>0.00</w:t>
            </w:r>
            <w:r w:rsidR="00AE195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23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 2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31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 4 µm</w:t>
            </w:r>
          </w:p>
        </w:tc>
      </w:tr>
      <w:tr w:rsidR="004806A2" w:rsidRPr="008B5B4F" w:rsidTr="006D0635">
        <w:trPr>
          <w:trHeight w:val="456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  <w:t>FPDs # 14</w:t>
            </w:r>
          </w:p>
        </w:tc>
        <w:tc>
          <w:tcPr>
            <w:tcW w:w="648" w:type="pct"/>
            <w:vMerge w:val="restar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</w:p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>0.00</w:t>
            </w:r>
            <w:r w:rsidR="00AE195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>1</w:t>
            </w:r>
            <w:bookmarkStart w:id="0" w:name="_GoBack"/>
            <w:bookmarkEnd w:id="0"/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47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 9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52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 6 µm</w:t>
            </w:r>
          </w:p>
        </w:tc>
      </w:tr>
      <w:tr w:rsidR="004806A2" w:rsidRPr="008B5B4F" w:rsidTr="006D0635">
        <w:trPr>
          <w:trHeight w:val="456"/>
        </w:trPr>
        <w:tc>
          <w:tcPr>
            <w:tcW w:w="1417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b/>
                <w:bCs/>
                <w:color w:val="000000" w:themeColor="text1"/>
                <w:sz w:val="18"/>
                <w:szCs w:val="18"/>
              </w:rPr>
              <w:t>FPDs # 17</w:t>
            </w:r>
          </w:p>
        </w:tc>
        <w:tc>
          <w:tcPr>
            <w:tcW w:w="648" w:type="pct"/>
            <w:vMerge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451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25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 2 µm</w:t>
            </w:r>
          </w:p>
        </w:tc>
        <w:tc>
          <w:tcPr>
            <w:tcW w:w="1484" w:type="pct"/>
            <w:shd w:val="clear" w:color="auto" w:fill="E7E6E6" w:themeFill="background2"/>
            <w:vAlign w:val="center"/>
          </w:tcPr>
          <w:p w:rsidR="004806A2" w:rsidRPr="008B5B4F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18"/>
                <w:szCs w:val="18"/>
              </w:rPr>
            </w:pP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44 </w:t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sym w:font="Symbol" w:char="F0B1"/>
            </w:r>
            <w:r w:rsidRPr="008B5B4F">
              <w:rPr>
                <w:rFonts w:asciiTheme="minorBidi" w:hAnsiTheme="minorBidi"/>
                <w:color w:val="000000" w:themeColor="text1"/>
                <w:sz w:val="18"/>
                <w:szCs w:val="18"/>
              </w:rPr>
              <w:t xml:space="preserve"> 6 µm</w:t>
            </w:r>
          </w:p>
        </w:tc>
      </w:tr>
    </w:tbl>
    <w:p w:rsidR="00D336B1" w:rsidRDefault="004806A2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FFCA580" wp14:editId="2A65F78B">
                <wp:simplePos x="0" y="0"/>
                <wp:positionH relativeFrom="column">
                  <wp:posOffset>0</wp:posOffset>
                </wp:positionH>
                <wp:positionV relativeFrom="paragraph">
                  <wp:posOffset>43815</wp:posOffset>
                </wp:positionV>
                <wp:extent cx="5486400" cy="325120"/>
                <wp:effectExtent l="0" t="0" r="0" b="0"/>
                <wp:wrapSquare wrapText="bothSides"/>
                <wp:docPr id="61" name="Text Box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486400" cy="3251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4806A2" w:rsidRPr="008B5B4F" w:rsidRDefault="004806A2" w:rsidP="004806A2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w:r w:rsidRPr="00A3171F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Table 2:</w:t>
                            </w:r>
                            <w:r w:rsidRPr="008B5B4F">
                              <w:rPr>
                                <w:sz w:val="20"/>
                                <w:szCs w:val="20"/>
                              </w:rPr>
                              <w:t xml:space="preserve"> Overall trueness values of the 3D-printed restoration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FFCA580" id="Text Box 61" o:spid="_x0000_s1027" type="#_x0000_t202" style="position:absolute;margin-left:0;margin-top:3.45pt;width:6in;height:25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" filled="f" stroked="f">
                <v:textbox>
                  <w:txbxContent>
                    <w:p w:rsidR="004806A2" w:rsidRPr="008B5B4F" w:rsidRDefault="004806A2" w:rsidP="004806A2">
                      <w:pPr>
                        <w:rPr>
                          <w:sz w:val="20"/>
                          <w:szCs w:val="20"/>
                        </w:rPr>
                      </w:pPr>
                      <w:r w:rsidRPr="00A3171F">
                        <w:rPr>
                          <w:b/>
                          <w:bCs/>
                          <w:sz w:val="20"/>
                          <w:szCs w:val="20"/>
                        </w:rPr>
                        <w:t>Table 2:</w:t>
                      </w:r>
                      <w:r w:rsidRPr="008B5B4F">
                        <w:rPr>
                          <w:sz w:val="20"/>
                          <w:szCs w:val="20"/>
                        </w:rPr>
                        <w:t xml:space="preserve"> Overall trueness values of the 3D-printed restorations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D336B1" w:rsidRDefault="00D336B1">
      <w:r>
        <w:br w:type="page"/>
      </w:r>
    </w:p>
    <w:tbl>
      <w:tblPr>
        <w:tblW w:w="971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145"/>
        <w:gridCol w:w="1170"/>
        <w:gridCol w:w="2880"/>
        <w:gridCol w:w="2520"/>
      </w:tblGrid>
      <w:tr w:rsidR="004806A2" w:rsidTr="006D0635">
        <w:trPr>
          <w:trHeight w:val="328"/>
          <w:jc w:val="center"/>
        </w:trPr>
        <w:tc>
          <w:tcPr>
            <w:tcW w:w="9715" w:type="dxa"/>
            <w:gridSpan w:val="4"/>
            <w:shd w:val="clear" w:color="auto" w:fill="595959" w:themeFill="text1" w:themeFillTint="A6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lastRenderedPageBreak/>
              <w:t>Precision</w:t>
            </w:r>
          </w:p>
        </w:tc>
      </w:tr>
      <w:tr w:rsidR="004806A2" w:rsidRPr="003806A3" w:rsidTr="006D0635">
        <w:trPr>
          <w:trHeight w:val="818"/>
          <w:jc w:val="center"/>
        </w:trPr>
        <w:tc>
          <w:tcPr>
            <w:tcW w:w="3145" w:type="dxa"/>
            <w:shd w:val="clear" w:color="auto" w:fill="AEAAAA" w:themeFill="background2" w:themeFillShade="BF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External dimensional</w:t>
            </w:r>
            <w:r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 xml:space="preserve"> </w:t>
            </w: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changes</w:t>
            </w:r>
          </w:p>
        </w:tc>
        <w:tc>
          <w:tcPr>
            <w:tcW w:w="1170" w:type="dxa"/>
            <w:shd w:val="clear" w:color="auto" w:fill="AEAAAA" w:themeFill="background2" w:themeFillShade="BF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p-Value</w:t>
            </w:r>
          </w:p>
        </w:tc>
        <w:tc>
          <w:tcPr>
            <w:tcW w:w="2880" w:type="dxa"/>
            <w:shd w:val="clear" w:color="auto" w:fill="AEAAAA" w:themeFill="background2" w:themeFillShade="BF"/>
          </w:tcPr>
          <w:p w:rsidR="004806A2" w:rsidRPr="00337E56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proofErr w:type="spellStart"/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Formlabs</w:t>
            </w:r>
            <w:proofErr w:type="spellEnd"/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 xml:space="preserve"> (LCL–UCL)*</w:t>
            </w:r>
          </w:p>
          <w:p w:rsidR="004806A2" w:rsidRPr="00337E56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(castable)</w:t>
            </w:r>
          </w:p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</w:p>
        </w:tc>
        <w:tc>
          <w:tcPr>
            <w:tcW w:w="2520" w:type="dxa"/>
            <w:shd w:val="clear" w:color="auto" w:fill="AEAAAA" w:themeFill="background2" w:themeFillShade="BF"/>
          </w:tcPr>
          <w:p w:rsidR="004806A2" w:rsidRPr="00337E56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Shera (LCL-UCL)*</w:t>
            </w:r>
          </w:p>
          <w:p w:rsidR="004806A2" w:rsidRPr="00337E56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(provisional)</w:t>
            </w:r>
          </w:p>
        </w:tc>
      </w:tr>
      <w:tr w:rsidR="004806A2" w:rsidRPr="003806A3" w:rsidTr="006D0635">
        <w:trPr>
          <w:trHeight w:val="340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sz w:val="20"/>
                <w:szCs w:val="20"/>
              </w:rPr>
              <w:t>Veneers</w:t>
            </w:r>
          </w:p>
        </w:tc>
        <w:tc>
          <w:tcPr>
            <w:tcW w:w="117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0.054</w:t>
            </w: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-3- 179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-26- 198 µm</w:t>
            </w:r>
          </w:p>
        </w:tc>
      </w:tr>
      <w:tr w:rsidR="004806A2" w:rsidRPr="003806A3" w:rsidTr="006D0635">
        <w:trPr>
          <w:trHeight w:val="616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sz w:val="20"/>
                <w:szCs w:val="20"/>
              </w:rPr>
              <w:t>Incisors labial</w:t>
            </w:r>
          </w:p>
        </w:tc>
        <w:tc>
          <w:tcPr>
            <w:tcW w:w="1170" w:type="dxa"/>
            <w:vMerge w:val="restart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</w:p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0.892</w:t>
            </w: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59- 139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69- 160 µm</w:t>
            </w:r>
          </w:p>
        </w:tc>
      </w:tr>
      <w:tr w:rsidR="004806A2" w:rsidRPr="003806A3" w:rsidTr="006D0635">
        <w:trPr>
          <w:trHeight w:val="594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sz w:val="20"/>
                <w:szCs w:val="20"/>
              </w:rPr>
              <w:t>Incisors palatal</w:t>
            </w:r>
          </w:p>
        </w:tc>
        <w:tc>
          <w:tcPr>
            <w:tcW w:w="1170" w:type="dxa"/>
            <w:vMerge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59- 137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64- 149 µm</w:t>
            </w:r>
          </w:p>
        </w:tc>
      </w:tr>
      <w:tr w:rsidR="004806A2" w:rsidRPr="003806A3" w:rsidTr="006D0635">
        <w:trPr>
          <w:trHeight w:val="414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sz w:val="20"/>
                <w:szCs w:val="20"/>
              </w:rPr>
              <w:t>Molars</w:t>
            </w:r>
          </w:p>
        </w:tc>
        <w:tc>
          <w:tcPr>
            <w:tcW w:w="117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213E56">
              <w:rPr>
                <w:rFonts w:ascii="Cambria Math" w:hAnsi="Cambria Math" w:cs="Cambria Math"/>
                <w:sz w:val="20"/>
                <w:szCs w:val="20"/>
              </w:rPr>
              <w:t>≦</w:t>
            </w:r>
            <w:r>
              <w:rPr>
                <w:rFonts w:ascii="Cambria Math" w:hAnsi="Cambria Math" w:cs="Cambria Math"/>
                <w:sz w:val="20"/>
                <w:szCs w:val="20"/>
              </w:rPr>
              <w:t xml:space="preserve"> </w:t>
            </w:r>
            <w:r w:rsidRPr="00337E56">
              <w:rPr>
                <w:rFonts w:asciiTheme="minorBidi" w:hAnsiTheme="minorBidi"/>
                <w:sz w:val="20"/>
                <w:szCs w:val="20"/>
              </w:rPr>
              <w:t>0.00</w:t>
            </w:r>
            <w:r>
              <w:rPr>
                <w:rFonts w:asciiTheme="minorBidi" w:hAnsiTheme="minorBidi"/>
                <w:sz w:val="20"/>
                <w:szCs w:val="20"/>
              </w:rPr>
              <w:t>1</w:t>
            </w: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2- 103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-32- 188 µm</w:t>
            </w:r>
          </w:p>
        </w:tc>
      </w:tr>
      <w:tr w:rsidR="004806A2" w:rsidRPr="003806A3" w:rsidTr="006D0635">
        <w:trPr>
          <w:trHeight w:val="512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sz w:val="20"/>
                <w:szCs w:val="20"/>
              </w:rPr>
              <w:t>FPDs</w:t>
            </w:r>
          </w:p>
        </w:tc>
        <w:tc>
          <w:tcPr>
            <w:tcW w:w="117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0.101</w:t>
            </w: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169 – 270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sz w:val="20"/>
                <w:szCs w:val="20"/>
              </w:rPr>
            </w:pPr>
            <w:r w:rsidRPr="00337E56">
              <w:rPr>
                <w:rFonts w:asciiTheme="minorBidi" w:hAnsiTheme="minorBidi"/>
                <w:sz w:val="20"/>
                <w:szCs w:val="20"/>
              </w:rPr>
              <w:t>206 – 328 µm</w:t>
            </w:r>
          </w:p>
        </w:tc>
      </w:tr>
      <w:tr w:rsidR="004806A2" w:rsidRPr="003806A3" w:rsidTr="006D0635">
        <w:trPr>
          <w:trHeight w:val="512"/>
          <w:jc w:val="center"/>
        </w:trPr>
        <w:tc>
          <w:tcPr>
            <w:tcW w:w="3145" w:type="dxa"/>
            <w:shd w:val="clear" w:color="auto" w:fill="AEAAAA" w:themeFill="background2" w:themeFillShade="BF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Internal dimensional changes</w:t>
            </w:r>
          </w:p>
        </w:tc>
        <w:tc>
          <w:tcPr>
            <w:tcW w:w="1170" w:type="dxa"/>
            <w:shd w:val="clear" w:color="auto" w:fill="AEAAAA" w:themeFill="background2" w:themeFillShade="BF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p-Value</w:t>
            </w:r>
          </w:p>
        </w:tc>
        <w:tc>
          <w:tcPr>
            <w:tcW w:w="2880" w:type="dxa"/>
            <w:shd w:val="clear" w:color="auto" w:fill="AEAAAA" w:themeFill="background2" w:themeFillShade="BF"/>
          </w:tcPr>
          <w:p w:rsidR="004806A2" w:rsidRPr="00337E56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proofErr w:type="spellStart"/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Formlabs</w:t>
            </w:r>
            <w:proofErr w:type="spellEnd"/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 xml:space="preserve"> (LCL–UCL)*</w:t>
            </w:r>
          </w:p>
          <w:p w:rsidR="004806A2" w:rsidRPr="00337E56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(castable)</w:t>
            </w:r>
          </w:p>
        </w:tc>
        <w:tc>
          <w:tcPr>
            <w:tcW w:w="2520" w:type="dxa"/>
            <w:shd w:val="clear" w:color="auto" w:fill="AEAAAA" w:themeFill="background2" w:themeFillShade="BF"/>
          </w:tcPr>
          <w:p w:rsidR="004806A2" w:rsidRPr="00337E56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Shera (LCL-UCL)*</w:t>
            </w:r>
          </w:p>
          <w:p w:rsidR="004806A2" w:rsidRPr="00337E56" w:rsidRDefault="004806A2" w:rsidP="006D0635">
            <w:pPr>
              <w:spacing w:line="276" w:lineRule="auto"/>
              <w:jc w:val="center"/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FFFFFF" w:themeColor="background1"/>
                <w:sz w:val="20"/>
                <w:szCs w:val="20"/>
              </w:rPr>
              <w:t>(provisional)</w:t>
            </w:r>
          </w:p>
        </w:tc>
      </w:tr>
      <w:tr w:rsidR="004806A2" w:rsidRPr="003806A3" w:rsidTr="006D0635">
        <w:trPr>
          <w:trHeight w:val="512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  <w:t>Veneers</w:t>
            </w:r>
          </w:p>
        </w:tc>
        <w:tc>
          <w:tcPr>
            <w:tcW w:w="117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0.002</w:t>
            </w: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0.5 – 36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7 – 28 µm</w:t>
            </w:r>
          </w:p>
        </w:tc>
      </w:tr>
      <w:tr w:rsidR="004806A2" w:rsidRPr="003806A3" w:rsidTr="006D0635">
        <w:trPr>
          <w:trHeight w:val="512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  <w:t>Incisors</w:t>
            </w:r>
          </w:p>
        </w:tc>
        <w:tc>
          <w:tcPr>
            <w:tcW w:w="117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213E56">
              <w:rPr>
                <w:rFonts w:ascii="Cambria Math" w:hAnsi="Cambria Math" w:cs="Cambria Math"/>
                <w:color w:val="000000" w:themeColor="text1"/>
                <w:sz w:val="20"/>
                <w:szCs w:val="20"/>
              </w:rPr>
              <w:t>≦</w:t>
            </w:r>
            <w:r>
              <w:rPr>
                <w:rFonts w:ascii="Cambria Math" w:hAnsi="Cambria Math" w:cs="Cambria Math"/>
                <w:color w:val="000000" w:themeColor="text1"/>
                <w:sz w:val="20"/>
                <w:szCs w:val="20"/>
              </w:rPr>
              <w:t xml:space="preserve"> </w:t>
            </w: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0.00</w:t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2 – 4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1 – 11 µm</w:t>
            </w:r>
          </w:p>
        </w:tc>
      </w:tr>
      <w:tr w:rsidR="004806A2" w:rsidRPr="003806A3" w:rsidTr="006D0635">
        <w:trPr>
          <w:trHeight w:val="512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  <w:t>Molars</w:t>
            </w:r>
          </w:p>
        </w:tc>
        <w:tc>
          <w:tcPr>
            <w:tcW w:w="117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0.305</w:t>
            </w: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1 -5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2- 8 µm</w:t>
            </w:r>
          </w:p>
        </w:tc>
      </w:tr>
      <w:tr w:rsidR="004806A2" w:rsidRPr="003806A3" w:rsidTr="006D0635">
        <w:trPr>
          <w:trHeight w:val="512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  <w:t>FDPs # 14</w:t>
            </w:r>
          </w:p>
        </w:tc>
        <w:tc>
          <w:tcPr>
            <w:tcW w:w="1170" w:type="dxa"/>
            <w:vMerge w:val="restart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</w:p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0.012</w:t>
            </w: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6 – 12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3 – 13 µm</w:t>
            </w:r>
          </w:p>
        </w:tc>
      </w:tr>
      <w:tr w:rsidR="004806A2" w:rsidRPr="003806A3" w:rsidTr="006D0635">
        <w:trPr>
          <w:trHeight w:val="512"/>
          <w:jc w:val="center"/>
        </w:trPr>
        <w:tc>
          <w:tcPr>
            <w:tcW w:w="3145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b/>
                <w:bCs/>
                <w:color w:val="000000" w:themeColor="text1"/>
                <w:sz w:val="20"/>
                <w:szCs w:val="20"/>
              </w:rPr>
              <w:t>FDPs # 17</w:t>
            </w:r>
          </w:p>
        </w:tc>
        <w:tc>
          <w:tcPr>
            <w:tcW w:w="1170" w:type="dxa"/>
            <w:vMerge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</w:p>
        </w:tc>
        <w:tc>
          <w:tcPr>
            <w:tcW w:w="288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1 – 6 µm</w:t>
            </w:r>
          </w:p>
        </w:tc>
        <w:tc>
          <w:tcPr>
            <w:tcW w:w="2520" w:type="dxa"/>
            <w:shd w:val="clear" w:color="auto" w:fill="E7E6E6" w:themeFill="background2"/>
          </w:tcPr>
          <w:p w:rsidR="004806A2" w:rsidRPr="00337E56" w:rsidRDefault="004806A2" w:rsidP="006D0635">
            <w:pPr>
              <w:spacing w:line="480" w:lineRule="auto"/>
              <w:jc w:val="center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37E56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4 – 14 µm</w:t>
            </w:r>
          </w:p>
        </w:tc>
      </w:tr>
    </w:tbl>
    <w:p w:rsidR="00D336B1" w:rsidRDefault="00ED5B98">
      <w:r w:rsidRPr="00ED5B98"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FE0406E" wp14:editId="5914AAB4">
                <wp:simplePos x="0" y="0"/>
                <wp:positionH relativeFrom="column">
                  <wp:posOffset>-238298</wp:posOffset>
                </wp:positionH>
                <wp:positionV relativeFrom="paragraph">
                  <wp:posOffset>253711</wp:posOffset>
                </wp:positionV>
                <wp:extent cx="4117975" cy="339090"/>
                <wp:effectExtent l="0" t="0" r="0" b="0"/>
                <wp:wrapSquare wrapText="bothSides"/>
                <wp:docPr id="51" name="Text Box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4117975" cy="33909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D5B98" w:rsidRPr="00C22011" w:rsidRDefault="00ED5B98" w:rsidP="00ED5B98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w:r w:rsidRPr="00C22011">
                              <w:rPr>
                                <w:sz w:val="20"/>
                                <w:szCs w:val="20"/>
                              </w:rPr>
                              <w:t>* LCL= Lower control limit; UCL: Upper control limit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E0406E" id="Text Box 51" o:spid="_x0000_s1028" type="#_x0000_t202" style="position:absolute;margin-left:-18.75pt;margin-top:20pt;width:324.25pt;height:26.7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" filled="f" stroked="f">
                <v:textbox>
                  <w:txbxContent>
                    <w:p w:rsidR="00ED5B98" w:rsidRPr="00C22011" w:rsidRDefault="00ED5B98" w:rsidP="00ED5B98">
                      <w:pPr>
                        <w:rPr>
                          <w:sz w:val="20"/>
                          <w:szCs w:val="20"/>
                        </w:rPr>
                      </w:pPr>
                      <w:r w:rsidRPr="00C22011">
                        <w:rPr>
                          <w:sz w:val="20"/>
                          <w:szCs w:val="20"/>
                        </w:rPr>
                        <w:t>* LCL= Lower control limit; UCL: Upper control limit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ED5B98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7472AC5" wp14:editId="20409891">
                <wp:simplePos x="0" y="0"/>
                <wp:positionH relativeFrom="column">
                  <wp:posOffset>-241069</wp:posOffset>
                </wp:positionH>
                <wp:positionV relativeFrom="paragraph">
                  <wp:posOffset>24303</wp:posOffset>
                </wp:positionV>
                <wp:extent cx="5143500" cy="345440"/>
                <wp:effectExtent l="0" t="0" r="0" b="0"/>
                <wp:wrapSquare wrapText="bothSides"/>
                <wp:docPr id="50" name="Text Box 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5143500" cy="3454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D5B98" w:rsidRPr="00C22011" w:rsidRDefault="00ED5B98" w:rsidP="00ED5B98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w:r w:rsidRPr="00C22011">
                              <w:rPr>
                                <w:sz w:val="20"/>
                                <w:szCs w:val="20"/>
                              </w:rPr>
                              <w:t>Table 3. Overall precision values of the 3D-printed restoration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472AC5" id="Text Box 50" o:spid="_x0000_s1029" type="#_x0000_t202" style="position:absolute;margin-left:-19pt;margin-top:1.9pt;width:405pt;height:27.2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" filled="f" stroked="f">
                <v:textbox>
                  <w:txbxContent>
                    <w:p w:rsidR="00ED5B98" w:rsidRPr="00C22011" w:rsidRDefault="00ED5B98" w:rsidP="00ED5B98">
                      <w:pPr>
                        <w:rPr>
                          <w:sz w:val="20"/>
                          <w:szCs w:val="20"/>
                        </w:rPr>
                      </w:pPr>
                      <w:r w:rsidRPr="00C22011">
                        <w:rPr>
                          <w:sz w:val="20"/>
                          <w:szCs w:val="20"/>
                        </w:rPr>
                        <w:t>Table 3. Overall precision values of the 3D-printed restorations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sectPr w:rsidR="00D336B1" w:rsidSect="00D336B1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822DC" w:rsidRDefault="005822DC" w:rsidP="00ED5B98">
      <w:r>
        <w:separator/>
      </w:r>
    </w:p>
  </w:endnote>
  <w:endnote w:type="continuationSeparator" w:id="0">
    <w:p w:rsidR="005822DC" w:rsidRDefault="005822DC" w:rsidP="00ED5B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2007836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ED5B98" w:rsidRDefault="00ED5B98" w:rsidP="001D4DD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ED5B98" w:rsidRDefault="00ED5B98" w:rsidP="00ED5B9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92800362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ED5B98" w:rsidRDefault="00ED5B98" w:rsidP="001D4DD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ED5B98" w:rsidRDefault="00ED5B98" w:rsidP="00ED5B9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822DC" w:rsidRDefault="005822DC" w:rsidP="00ED5B98">
      <w:r>
        <w:separator/>
      </w:r>
    </w:p>
  </w:footnote>
  <w:footnote w:type="continuationSeparator" w:id="0">
    <w:p w:rsidR="005822DC" w:rsidRDefault="005822DC" w:rsidP="00ED5B9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9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336B1"/>
    <w:rsid w:val="000A4E26"/>
    <w:rsid w:val="000B20D6"/>
    <w:rsid w:val="000C7D3C"/>
    <w:rsid w:val="000D4A33"/>
    <w:rsid w:val="000E2442"/>
    <w:rsid w:val="000F0585"/>
    <w:rsid w:val="001A7318"/>
    <w:rsid w:val="001E77DD"/>
    <w:rsid w:val="00254E0A"/>
    <w:rsid w:val="00277826"/>
    <w:rsid w:val="00287682"/>
    <w:rsid w:val="002C0D8C"/>
    <w:rsid w:val="002D445B"/>
    <w:rsid w:val="003512FA"/>
    <w:rsid w:val="00435C3D"/>
    <w:rsid w:val="00436C12"/>
    <w:rsid w:val="004806A2"/>
    <w:rsid w:val="00482C86"/>
    <w:rsid w:val="005364C6"/>
    <w:rsid w:val="00574648"/>
    <w:rsid w:val="005822DC"/>
    <w:rsid w:val="005B2E99"/>
    <w:rsid w:val="005C5B0E"/>
    <w:rsid w:val="005E6B68"/>
    <w:rsid w:val="006179E6"/>
    <w:rsid w:val="006218F1"/>
    <w:rsid w:val="00624306"/>
    <w:rsid w:val="00662E2E"/>
    <w:rsid w:val="00662F17"/>
    <w:rsid w:val="006B7DC5"/>
    <w:rsid w:val="006D2DE0"/>
    <w:rsid w:val="006E58C9"/>
    <w:rsid w:val="007B39B8"/>
    <w:rsid w:val="00857302"/>
    <w:rsid w:val="009144E5"/>
    <w:rsid w:val="00914847"/>
    <w:rsid w:val="009C3335"/>
    <w:rsid w:val="009E5CD8"/>
    <w:rsid w:val="009E7DF9"/>
    <w:rsid w:val="00A25DF9"/>
    <w:rsid w:val="00A51FC1"/>
    <w:rsid w:val="00A91E0A"/>
    <w:rsid w:val="00AE195F"/>
    <w:rsid w:val="00B07961"/>
    <w:rsid w:val="00B622FD"/>
    <w:rsid w:val="00BE40F9"/>
    <w:rsid w:val="00C21375"/>
    <w:rsid w:val="00C27A2D"/>
    <w:rsid w:val="00C47DB6"/>
    <w:rsid w:val="00CB2AEB"/>
    <w:rsid w:val="00CE34AC"/>
    <w:rsid w:val="00CF52F8"/>
    <w:rsid w:val="00CF6F02"/>
    <w:rsid w:val="00D336B1"/>
    <w:rsid w:val="00DA03A9"/>
    <w:rsid w:val="00E451A1"/>
    <w:rsid w:val="00E53A95"/>
    <w:rsid w:val="00ED5B98"/>
    <w:rsid w:val="00F17C71"/>
    <w:rsid w:val="00F20C34"/>
    <w:rsid w:val="00F36323"/>
    <w:rsid w:val="00F70BE0"/>
    <w:rsid w:val="00F83958"/>
    <w:rsid w:val="00FE62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A1D768A"/>
  <w15:chartTrackingRefBased/>
  <w15:docId w15:val="{96096DE9-FAD5-6F45-847E-1C1D5E1605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GridTable4-Accent3">
    <w:name w:val="Grid Table 4 Accent 3"/>
    <w:basedOn w:val="TableNormal"/>
    <w:uiPriority w:val="49"/>
    <w:rsid w:val="00D336B1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Footer">
    <w:name w:val="footer"/>
    <w:basedOn w:val="Normal"/>
    <w:link w:val="FooterChar"/>
    <w:uiPriority w:val="99"/>
    <w:unhideWhenUsed/>
    <w:rsid w:val="00ED5B9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D5B98"/>
  </w:style>
  <w:style w:type="character" w:styleId="PageNumber">
    <w:name w:val="page number"/>
    <w:basedOn w:val="DefaultParagraphFont"/>
    <w:uiPriority w:val="99"/>
    <w:semiHidden/>
    <w:unhideWhenUsed/>
    <w:rsid w:val="00ED5B9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4</Pages>
  <Words>366</Words>
  <Characters>2092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ah mohamed</dc:creator>
  <cp:keywords/>
  <dc:description/>
  <cp:lastModifiedBy>amirah mohamed</cp:lastModifiedBy>
  <cp:revision>3</cp:revision>
  <dcterms:created xsi:type="dcterms:W3CDTF">2024-01-06T07:23:00Z</dcterms:created>
  <dcterms:modified xsi:type="dcterms:W3CDTF">2024-01-07T11:33:00Z</dcterms:modified>
</cp:coreProperties>
</file>